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r w:rsidRPr="00CC408A">
        <w:rPr>
          <w:rFonts w:ascii="Times New Roman" w:eastAsia="Times New Roman" w:hAnsi="Times New Roman" w:cs="Times New Roman"/>
          <w:b/>
          <w:color w:val="000000"/>
          <w:sz w:val="32"/>
          <w:szCs w:val="32"/>
        </w:rPr>
        <w:t>JOMO KENYATTA UNIVERSITY OF AGRICULTURE</w:t>
      </w:r>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r w:rsidRPr="00CC408A">
        <w:rPr>
          <w:rFonts w:ascii="Times New Roman" w:eastAsia="Times New Roman" w:hAnsi="Times New Roman" w:cs="Times New Roman"/>
          <w:b/>
          <w:color w:val="000000"/>
          <w:sz w:val="28"/>
          <w:szCs w:val="28"/>
        </w:rPr>
        <w:t>DEPARTMENT OF ELECTRICAL AND ELECTRONIC ENGINEERING</w:t>
      </w:r>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0" w:name="_Toc2609912"/>
      <w:bookmarkStart w:id="1" w:name="_Toc2612089"/>
      <w:bookmarkStart w:id="2" w:name="_Toc4672765"/>
      <w:bookmarkStart w:id="3" w:name="_Toc4677276"/>
      <w:r w:rsidRPr="00243DB5">
        <w:rPr>
          <w:rFonts w:ascii="Times New Roman" w:eastAsia="Times New Roman" w:hAnsi="Times New Roman" w:cs="Times New Roman"/>
          <w:b/>
          <w:sz w:val="24"/>
          <w:szCs w:val="24"/>
        </w:rPr>
        <w:lastRenderedPageBreak/>
        <w:t>DECLARATION</w:t>
      </w:r>
      <w:bookmarkEnd w:id="0"/>
      <w:bookmarkEnd w:id="1"/>
      <w:bookmarkEnd w:id="2"/>
      <w:bookmarkEnd w:id="3"/>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w:t>
      </w:r>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77777777" w:rsidR="00243DB5" w:rsidRDefault="00654770" w:rsidP="00654770">
      <w:pPr>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ABSTRACT</w:t>
      </w:r>
    </w:p>
    <w:p w14:paraId="2749697B"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46604F40" w14:textId="77777777" w:rsidR="00243DB5" w:rsidRPr="00243DB5" w:rsidRDefault="00243DB5" w:rsidP="00243DB5">
      <w:pPr>
        <w:pStyle w:val="TOCHeading"/>
        <w:spacing w:line="360" w:lineRule="auto"/>
        <w:jc w:val="center"/>
        <w:rPr>
          <w:rFonts w:ascii="Times New Roman" w:hAnsi="Times New Roman" w:cs="Times New Roman"/>
          <w:b/>
          <w:color w:val="000000" w:themeColor="text1"/>
          <w:sz w:val="24"/>
          <w:szCs w:val="24"/>
        </w:rPr>
      </w:pPr>
      <w:r w:rsidRPr="00243DB5">
        <w:rPr>
          <w:rFonts w:ascii="Times New Roman" w:hAnsi="Times New Roman" w:cs="Times New Roman"/>
          <w:b/>
          <w:color w:val="000000" w:themeColor="text1"/>
          <w:sz w:val="24"/>
          <w:szCs w:val="24"/>
        </w:rPr>
        <w:lastRenderedPageBreak/>
        <w:t>TABLE OF CONTENTS</w:t>
      </w:r>
    </w:p>
    <w:p w14:paraId="77CD3399" w14:textId="77777777" w:rsidR="00243DB5" w:rsidRDefault="00243DB5">
      <w:pPr>
        <w:rPr>
          <w:rFonts w:ascii="Times New Roman" w:hAnsi="Times New Roman" w:cs="Times New Roman"/>
          <w:b/>
          <w:sz w:val="24"/>
          <w:szCs w:val="24"/>
        </w:rPr>
      </w:pPr>
      <w:r>
        <w:rPr>
          <w:rFonts w:ascii="Times New Roman" w:hAnsi="Times New Roman" w:cs="Times New Roman"/>
          <w:b/>
          <w:sz w:val="24"/>
          <w:szCs w:val="24"/>
        </w:rPr>
        <w:br w:type="page"/>
      </w:r>
    </w:p>
    <w:p w14:paraId="16415D42" w14:textId="77777777" w:rsidR="00243DB5" w:rsidRDefault="00243DB5" w:rsidP="00243DB5">
      <w:pPr>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Default="00243DB5" w:rsidP="00654770">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654770" w:rsidRDefault="00243DB5" w:rsidP="00654770">
      <w:pPr>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LIST OF ACRONYMS AND ABBREVIATIONS</w:t>
      </w:r>
    </w:p>
    <w:p w14:paraId="6C90AB04" w14:textId="0F4A61DF" w:rsidR="00C1077A" w:rsidRDefault="00C1077A" w:rsidP="00C1077A">
      <w:pPr>
        <w:pStyle w:val="ListParagraph"/>
        <w:numPr>
          <w:ilvl w:val="0"/>
          <w:numId w:val="13"/>
        </w:numPr>
        <w:spacing w:after="84"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2C8C55C8" w14:textId="419BEA1D" w:rsidR="00654770" w:rsidRPr="00C1077A" w:rsidRDefault="00C1077A" w:rsidP="00C1077A">
      <w:pPr>
        <w:pStyle w:val="ListParagraph"/>
        <w:numPr>
          <w:ilvl w:val="0"/>
          <w:numId w:val="13"/>
        </w:numPr>
        <w:spacing w:after="84"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654770" w:rsidRDefault="00654770" w:rsidP="00654770">
      <w:pPr>
        <w:spacing w:after="225" w:line="240" w:lineRule="auto"/>
        <w:ind w:left="10" w:right="-15" w:hanging="10"/>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 INTRODUCTION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1. Background Information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927C1B">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21</w:t>
      </w:r>
      <w:r w:rsidR="00927C1B">
        <w:rPr>
          <w:rFonts w:ascii="Times New Roman" w:eastAsia="Times New Roman" w:hAnsi="Times New Roman" w:cs="Times New Roman"/>
          <w:color w:val="000000"/>
          <w:sz w:val="24"/>
          <w:szCs w:val="24"/>
        </w:rPr>
        <w:t xml:space="preserve">,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In addition, pets like dogs provide security hence enhancing safety.</w:t>
      </w:r>
    </w:p>
    <w:p w14:paraId="552860B8" w14:textId="598E4E5D" w:rsidR="00CC0A36" w:rsidRDefault="00D46CB8"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 xml:space="preserve">that of humans. How an owner treats a pet determines its growth and overall well-being. </w:t>
      </w:r>
      <w:r>
        <w:rPr>
          <w:rFonts w:ascii="Times New Roman" w:eastAsia="Times New Roman" w:hAnsi="Times New Roman" w:cs="Times New Roman"/>
          <w:color w:val="000000"/>
          <w:sz w:val="24"/>
          <w:szCs w:val="24"/>
        </w:rPr>
        <w:t>The feeding</w:t>
      </w:r>
      <w:r>
        <w:rPr>
          <w:rFonts w:ascii="Times New Roman" w:eastAsia="Times New Roman" w:hAnsi="Times New Roman" w:cs="Times New Roman"/>
          <w:color w:val="000000"/>
          <w:sz w:val="24"/>
          <w:szCs w:val="24"/>
        </w:rPr>
        <w:t xml:space="preserve"> program</w:t>
      </w:r>
      <w:r>
        <w:rPr>
          <w:rFonts w:ascii="Times New Roman" w:eastAsia="Times New Roman" w:hAnsi="Times New Roman" w:cs="Times New Roman"/>
          <w:color w:val="000000"/>
          <w:sz w:val="24"/>
          <w:szCs w:val="24"/>
        </w:rPr>
        <w:t xml:space="preserve"> is especially a crucial factor in the life of pets</w:t>
      </w:r>
      <w:r>
        <w:rPr>
          <w:rFonts w:ascii="Times New Roman" w:eastAsia="Times New Roman" w:hAnsi="Times New Roman" w:cs="Times New Roman"/>
          <w:color w:val="000000"/>
          <w:sz w:val="24"/>
          <w:szCs w:val="24"/>
        </w:rPr>
        <w:t xml:space="preserve">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54770">
      <w:pPr>
        <w:spacing w:after="0" w:line="351" w:lineRule="auto"/>
        <w:ind w:left="24" w:hanging="10"/>
        <w:jc w:val="both"/>
        <w:rPr>
          <w:rFonts w:ascii="Times New Roman" w:eastAsia="Times New Roman" w:hAnsi="Times New Roman" w:cs="Times New Roman"/>
          <w:color w:val="000000"/>
          <w:sz w:val="24"/>
          <w:szCs w:val="24"/>
        </w:rPr>
      </w:pPr>
    </w:p>
    <w:p w14:paraId="7BDCE222" w14:textId="77777777" w:rsidR="00C77931" w:rsidRDefault="00CA7C8C"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18C4356" w14:textId="77777777" w:rsidR="00C77931" w:rsidRDefault="00C77931" w:rsidP="00654770">
      <w:pPr>
        <w:spacing w:after="0" w:line="351" w:lineRule="auto"/>
        <w:ind w:left="24" w:hanging="10"/>
        <w:jc w:val="both"/>
        <w:rPr>
          <w:rFonts w:ascii="Times New Roman" w:eastAsia="Times New Roman" w:hAnsi="Times New Roman" w:cs="Times New Roman"/>
          <w:color w:val="000000"/>
          <w:sz w:val="24"/>
          <w:szCs w:val="24"/>
        </w:rPr>
      </w:pPr>
    </w:p>
    <w:p w14:paraId="6C958DF8" w14:textId="63DC328D" w:rsidR="00CA7C8C" w:rsidRDefault="00C77931" w:rsidP="00654770">
      <w:pPr>
        <w:spacing w:after="0" w:line="351" w:lineRule="auto"/>
        <w:ind w:left="24" w:hanging="1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D369842" w14:textId="77777777" w:rsidR="00666AAC" w:rsidRPr="00654770" w:rsidRDefault="00666AAC" w:rsidP="00654770">
      <w:pPr>
        <w:spacing w:after="0" w:line="351" w:lineRule="auto"/>
        <w:ind w:left="24" w:hanging="10"/>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2. Problem Statement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34C06679" w:rsidR="007C767A" w:rsidRDefault="007C767A" w:rsidP="00654770">
      <w:pPr>
        <w:spacing w:after="91"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p>
    <w:p w14:paraId="2762CF61" w14:textId="22C3F806" w:rsidR="00654770" w:rsidRPr="00243DB5" w:rsidRDefault="007C767A" w:rsidP="00654770">
      <w:pPr>
        <w:spacing w:after="91"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77777777" w:rsidR="00654770" w:rsidRP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3. Project Justification  </w:t>
      </w:r>
    </w:p>
    <w:p w14:paraId="2E84B117" w14:textId="0C9C296F" w:rsidR="00654770" w:rsidRPr="00654770" w:rsidRDefault="00654770" w:rsidP="00654770">
      <w:pPr>
        <w:spacing w:after="417" w:line="24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p>
    <w:p w14:paraId="338A7B60"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1.4. OBJECTIVES</w:t>
      </w:r>
      <w:r w:rsidRPr="00654770">
        <w:rPr>
          <w:rFonts w:ascii="Times New Roman" w:eastAsia="Times New Roman" w:hAnsi="Times New Roman" w:cs="Times New Roman"/>
          <w:b/>
          <w:color w:val="000000"/>
          <w:sz w:val="24"/>
          <w:szCs w:val="24"/>
          <w:vertAlign w:val="subscript"/>
        </w:rPr>
        <w:t xml:space="preserve"> </w:t>
      </w:r>
      <w:r w:rsidRPr="00654770">
        <w:rPr>
          <w:rFonts w:ascii="Times New Roman" w:eastAsia="Times New Roman" w:hAnsi="Times New Roman" w:cs="Times New Roman"/>
          <w:b/>
          <w:color w:val="000000"/>
          <w:sz w:val="24"/>
          <w:szCs w:val="24"/>
        </w:rPr>
        <w:t xml:space="preserve"> </w:t>
      </w:r>
    </w:p>
    <w:p w14:paraId="62ABD84E" w14:textId="77777777" w:rsidR="00654770" w:rsidRPr="00654770"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4.1. MAIN </w:t>
      </w:r>
      <w:commentRangeStart w:id="4"/>
      <w:r w:rsidRPr="00654770">
        <w:rPr>
          <w:rFonts w:ascii="Times New Roman" w:eastAsia="Times New Roman" w:hAnsi="Times New Roman" w:cs="Times New Roman"/>
          <w:b/>
          <w:color w:val="000000"/>
          <w:sz w:val="24"/>
          <w:szCs w:val="24"/>
        </w:rPr>
        <w:t>OBJECTIVES</w:t>
      </w:r>
      <w:commentRangeEnd w:id="4"/>
      <w:r w:rsidRPr="00243DB5">
        <w:rPr>
          <w:rFonts w:ascii="Times New Roman" w:eastAsia="Times New Roman" w:hAnsi="Times New Roman" w:cs="Times New Roman"/>
          <w:color w:val="000000"/>
          <w:sz w:val="24"/>
          <w:szCs w:val="24"/>
        </w:rPr>
        <w:commentReference w:id="4"/>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75961EA5" w14:textId="77777777" w:rsidR="00654770" w:rsidRPr="00243DB5"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p>
    <w:p w14:paraId="1B2298E1" w14:textId="77777777" w:rsidR="00654770" w:rsidRPr="00654770" w:rsidRDefault="00654770"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1.4.2. SPECIFIC OBJECTIVES  </w:t>
      </w:r>
    </w:p>
    <w:p w14:paraId="194FA9CF" w14:textId="77777777" w:rsidR="00654770" w:rsidRPr="00654770" w:rsidRDefault="00654770" w:rsidP="00654770">
      <w:pPr>
        <w:spacing w:after="0" w:line="24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654770" w:rsidRDefault="00654770" w:rsidP="00654770">
      <w:pPr>
        <w:spacing w:after="225" w:line="240" w:lineRule="auto"/>
        <w:ind w:left="10" w:right="-15" w:hanging="10"/>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LITERATURE REVIEW  </w:t>
      </w:r>
    </w:p>
    <w:p w14:paraId="47EBB635"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t xml:space="preserve">2.1. </w:t>
      </w:r>
    </w:p>
    <w:p w14:paraId="38B9FB27" w14:textId="77777777" w:rsidR="00654770" w:rsidRPr="00243DB5" w:rsidRDefault="00654770">
      <w:pPr>
        <w:rPr>
          <w:rFonts w:ascii="Times New Roman" w:eastAsia="Times New Roman" w:hAnsi="Times New Roman" w:cs="Times New Roman"/>
          <w:b/>
          <w:color w:val="000000"/>
          <w:sz w:val="24"/>
          <w:szCs w:val="24"/>
        </w:rPr>
      </w:pPr>
      <w:bookmarkStart w:id="5" w:name="_Toc467483458"/>
      <w:r w:rsidRPr="00243DB5">
        <w:rPr>
          <w:rFonts w:ascii="Times New Roman" w:eastAsia="Times New Roman" w:hAnsi="Times New Roman" w:cs="Times New Roman"/>
          <w:b/>
          <w:color w:val="000000"/>
          <w:sz w:val="24"/>
          <w:szCs w:val="24"/>
        </w:rPr>
        <w:br w:type="page"/>
      </w:r>
    </w:p>
    <w:p w14:paraId="51E4D039" w14:textId="77777777" w:rsidR="00C60C81" w:rsidRPr="00243DB5" w:rsidRDefault="00654770" w:rsidP="00C60C81">
      <w:pPr>
        <w:spacing w:after="144" w:line="245" w:lineRule="auto"/>
        <w:ind w:left="369" w:hanging="10"/>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CHAPTER THREE</w:t>
      </w:r>
      <w:bookmarkStart w:id="6" w:name="_Toc467483459"/>
      <w:bookmarkStart w:id="7" w:name="_Toc467723668"/>
      <w:bookmarkEnd w:id="5"/>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243DB5">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b/>
          <w:color w:val="000000"/>
          <w:sz w:val="24"/>
          <w:szCs w:val="24"/>
        </w:rPr>
        <w:t>METHODOLOGY</w:t>
      </w:r>
      <w:bookmarkStart w:id="8" w:name="_Toc467483460"/>
      <w:bookmarkStart w:id="9" w:name="_Toc467723669"/>
      <w:bookmarkEnd w:id="6"/>
      <w:bookmarkEnd w:id="7"/>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8"/>
    <w:bookmarkEnd w:id="9"/>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654770" w:rsidRDefault="00654770" w:rsidP="00654770">
      <w:pPr>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EXPECTED RESULTS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10"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11"/>
      <w:r w:rsidRPr="00243DB5">
        <w:rPr>
          <w:rFonts w:ascii="Times New Roman" w:eastAsia="Times New Roman" w:hAnsi="Times New Roman" w:cs="Times New Roman"/>
          <w:b/>
          <w:color w:val="000000"/>
          <w:sz w:val="24"/>
          <w:szCs w:val="24"/>
        </w:rPr>
        <w:t>ROLES</w:t>
      </w:r>
      <w:commentRangeEnd w:id="11"/>
      <w:r w:rsidRPr="00243DB5">
        <w:rPr>
          <w:rFonts w:ascii="Times New Roman" w:eastAsia="Times New Roman" w:hAnsi="Times New Roman" w:cs="Times New Roman"/>
          <w:color w:val="000000"/>
          <w:sz w:val="24"/>
          <w:szCs w:val="24"/>
        </w:rPr>
        <w:commentReference w:id="11"/>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E02360">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E02360">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E02360">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E02360">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E02360">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E02360">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E02360">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E02360">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E02360">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E02360">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E02360">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E02360">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E02360">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E02360">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E02360">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243DB5"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12" w:name="_Toc467723676"/>
      <w:bookmarkEnd w:id="10"/>
      <w:r w:rsidRPr="00654770">
        <w:rPr>
          <w:rFonts w:ascii="Times New Roman" w:eastAsia="Times New Roman" w:hAnsi="Times New Roman" w:cs="Times New Roman"/>
          <w:b/>
          <w:color w:val="000000"/>
          <w:sz w:val="24"/>
          <w:szCs w:val="24"/>
        </w:rPr>
        <w:lastRenderedPageBreak/>
        <w:t>BUDGET</w:t>
      </w:r>
      <w:bookmarkEnd w:id="12"/>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sample)</w:t>
      </w:r>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E023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E02360">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E023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243DB5" w:rsidRDefault="00654770" w:rsidP="00C60C81">
      <w:pPr>
        <w:spacing w:after="27" w:line="276" w:lineRule="auto"/>
        <w:ind w:left="766"/>
        <w:jc w:val="center"/>
        <w:rPr>
          <w:rFonts w:ascii="Times New Roman" w:eastAsia="Times New Roman" w:hAnsi="Times New Roman" w:cs="Times New Roman"/>
          <w:b/>
          <w:color w:val="000000"/>
          <w:sz w:val="24"/>
          <w:szCs w:val="24"/>
          <w:u w:color="000000"/>
        </w:rPr>
      </w:pPr>
      <w:bookmarkStart w:id="13" w:name="_Toc467723677"/>
      <w:r w:rsidRPr="00654770">
        <w:rPr>
          <w:rFonts w:ascii="Times New Roman" w:eastAsia="Times New Roman" w:hAnsi="Times New Roman" w:cs="Times New Roman"/>
          <w:b/>
          <w:color w:val="000000"/>
          <w:sz w:val="24"/>
          <w:szCs w:val="24"/>
          <w:u w:color="000000"/>
        </w:rPr>
        <w:lastRenderedPageBreak/>
        <w:t>TIME-PLAN</w:t>
      </w:r>
      <w:bookmarkEnd w:id="13"/>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E02360">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E02360">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E02360">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E02360">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E02360">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 xml:space="preserve">configuration,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E5E685D"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E02360">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AA06B1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E02360">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243DB5" w:rsidRDefault="00654770" w:rsidP="00654770">
      <w:pPr>
        <w:spacing w:after="64" w:line="240" w:lineRule="auto"/>
        <w:ind w:left="10" w:right="-15" w:hanging="10"/>
        <w:jc w:val="center"/>
        <w:rPr>
          <w:rFonts w:ascii="Times New Roman" w:eastAsia="Times New Roman" w:hAnsi="Times New Roman" w:cs="Times New Roman"/>
          <w:b/>
          <w:color w:val="000000"/>
          <w:sz w:val="24"/>
          <w:szCs w:val="24"/>
        </w:rPr>
      </w:pPr>
      <w:r w:rsidRPr="00654770">
        <w:rPr>
          <w:rFonts w:ascii="Times New Roman" w:eastAsia="Times New Roman" w:hAnsi="Times New Roman" w:cs="Times New Roman"/>
          <w:b/>
          <w:color w:val="000000"/>
          <w:sz w:val="24"/>
          <w:szCs w:val="24"/>
        </w:rPr>
        <w:lastRenderedPageBreak/>
        <w:t xml:space="preserve">REFERENCES </w:t>
      </w:r>
    </w:p>
    <w:p w14:paraId="5D6404B6" w14:textId="47693E09" w:rsidR="00C81AD9" w:rsidRPr="00C81AD9" w:rsidRDefault="001E545B"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C81AD9" w:rsidRPr="00C81AD9">
        <w:rPr>
          <w:rFonts w:ascii="Times New Roman" w:hAnsi="Times New Roman" w:cs="Times New Roman"/>
          <w:noProof/>
          <w:sz w:val="24"/>
          <w:szCs w:val="24"/>
        </w:rPr>
        <w:t>[1]</w:t>
      </w:r>
      <w:r w:rsidR="00C81AD9" w:rsidRPr="00C81AD9">
        <w:rPr>
          <w:rFonts w:ascii="Times New Roman" w:hAnsi="Times New Roman" w:cs="Times New Roman"/>
          <w:noProof/>
          <w:sz w:val="24"/>
          <w:szCs w:val="24"/>
        </w:rPr>
        <w:tab/>
        <w:t xml:space="preserve">H. A. Herzog, “Biology, Culture, and the Origins of Pet-Keeping,” </w:t>
      </w:r>
      <w:r w:rsidR="00C81AD9" w:rsidRPr="00C81AD9">
        <w:rPr>
          <w:rFonts w:ascii="Times New Roman" w:hAnsi="Times New Roman" w:cs="Times New Roman"/>
          <w:i/>
          <w:iCs/>
          <w:noProof/>
          <w:sz w:val="24"/>
          <w:szCs w:val="24"/>
        </w:rPr>
        <w:t>Anim. Behav. Cogn.</w:t>
      </w:r>
      <w:r w:rsidR="00C81AD9" w:rsidRPr="00C81AD9">
        <w:rPr>
          <w:rFonts w:ascii="Times New Roman" w:hAnsi="Times New Roman" w:cs="Times New Roman"/>
          <w:noProof/>
          <w:sz w:val="24"/>
          <w:szCs w:val="24"/>
        </w:rPr>
        <w:t>, vol. 1, no. 3, p. 296, 2014, doi: 10.12966/abc.08.06.2014.</w:t>
      </w:r>
    </w:p>
    <w:p w14:paraId="6115A82F"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2]</w:t>
      </w:r>
      <w:r w:rsidRPr="00C81AD9">
        <w:rPr>
          <w:rFonts w:ascii="Times New Roman" w:hAnsi="Times New Roman" w:cs="Times New Roman"/>
          <w:noProof/>
          <w:sz w:val="24"/>
          <w:szCs w:val="24"/>
        </w:rPr>
        <w:tab/>
        <w:t xml:space="preserve">J. W. Applebaum, C. W. Peek, and B. A. Zsembik, “Examining U.S. pet ownership using the General Social Survey,” </w:t>
      </w:r>
      <w:r w:rsidRPr="00C81AD9">
        <w:rPr>
          <w:rFonts w:ascii="Times New Roman" w:hAnsi="Times New Roman" w:cs="Times New Roman"/>
          <w:i/>
          <w:iCs/>
          <w:noProof/>
          <w:sz w:val="24"/>
          <w:szCs w:val="24"/>
        </w:rPr>
        <w:t>Soc. Sci. J.</w:t>
      </w:r>
      <w:r w:rsidRPr="00C81AD9">
        <w:rPr>
          <w:rFonts w:ascii="Times New Roman" w:hAnsi="Times New Roman" w:cs="Times New Roman"/>
          <w:noProof/>
          <w:sz w:val="24"/>
          <w:szCs w:val="24"/>
        </w:rPr>
        <w:t>, vol. 00, no. 00, pp. 1–10, 2020, doi: 10.1080/03623319.2020.1728507.</w:t>
      </w:r>
    </w:p>
    <w:p w14:paraId="16E20CC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3]</w:t>
      </w:r>
      <w:r w:rsidRPr="00C81AD9">
        <w:rPr>
          <w:rFonts w:ascii="Times New Roman" w:hAnsi="Times New Roman" w:cs="Times New Roman"/>
          <w:noProof/>
          <w:sz w:val="24"/>
          <w:szCs w:val="24"/>
        </w:rPr>
        <w:tab/>
        <w:t xml:space="preserve">H. Herzog, “The impact of pets on human health and psychological well-being: Fact, fiction, or hypothesis?,” </w:t>
      </w:r>
      <w:r w:rsidRPr="00C81AD9">
        <w:rPr>
          <w:rFonts w:ascii="Times New Roman" w:hAnsi="Times New Roman" w:cs="Times New Roman"/>
          <w:i/>
          <w:iCs/>
          <w:noProof/>
          <w:sz w:val="24"/>
          <w:szCs w:val="24"/>
        </w:rPr>
        <w:t>Curr. Dir. Psychol. Sci.</w:t>
      </w:r>
      <w:r w:rsidRPr="00C81AD9">
        <w:rPr>
          <w:rFonts w:ascii="Times New Roman" w:hAnsi="Times New Roman" w:cs="Times New Roman"/>
          <w:noProof/>
          <w:sz w:val="24"/>
          <w:szCs w:val="24"/>
        </w:rPr>
        <w:t>, vol. 20, no. 4, pp. 236–239, 2011, doi: 10.1177/0963721411415220.</w:t>
      </w:r>
    </w:p>
    <w:p w14:paraId="791047B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4]</w:t>
      </w:r>
      <w:r w:rsidRPr="00C81AD9">
        <w:rPr>
          <w:rFonts w:ascii="Times New Roman" w:hAnsi="Times New Roman" w:cs="Times New Roman"/>
          <w:noProof/>
          <w:sz w:val="24"/>
          <w:szCs w:val="24"/>
        </w:rPr>
        <w:tab/>
        <w:t xml:space="preserve">K. Hediger and A. Beetz, “The role of human-animal interactions in education.,” </w:t>
      </w:r>
      <w:r w:rsidRPr="00C81AD9">
        <w:rPr>
          <w:rFonts w:ascii="Times New Roman" w:hAnsi="Times New Roman" w:cs="Times New Roman"/>
          <w:i/>
          <w:iCs/>
          <w:noProof/>
          <w:sz w:val="24"/>
          <w:szCs w:val="24"/>
        </w:rPr>
        <w:t>One Heal. theory Pract. Integr. Heal. approaches</w:t>
      </w:r>
      <w:r w:rsidRPr="00C81AD9">
        <w:rPr>
          <w:rFonts w:ascii="Times New Roman" w:hAnsi="Times New Roman" w:cs="Times New Roman"/>
          <w:noProof/>
          <w:sz w:val="24"/>
          <w:szCs w:val="24"/>
        </w:rPr>
        <w:t>, pp. 73–84, 2015, doi: 10.1079/9781780643410.0073.</w:t>
      </w:r>
    </w:p>
    <w:p w14:paraId="009C1E23"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5]</w:t>
      </w:r>
      <w:r w:rsidRPr="00C81AD9">
        <w:rPr>
          <w:rFonts w:ascii="Times New Roman" w:hAnsi="Times New Roman" w:cs="Times New Roman"/>
          <w:noProof/>
          <w:sz w:val="24"/>
          <w:szCs w:val="24"/>
        </w:rPr>
        <w:tab/>
        <w:t xml:space="preserve">J. A. Serpell and E. S. Paul, “Pets in the Family: An Evolutionary Perspective,” </w:t>
      </w:r>
      <w:r w:rsidRPr="00C81AD9">
        <w:rPr>
          <w:rFonts w:ascii="Times New Roman" w:hAnsi="Times New Roman" w:cs="Times New Roman"/>
          <w:i/>
          <w:iCs/>
          <w:noProof/>
          <w:sz w:val="24"/>
          <w:szCs w:val="24"/>
        </w:rPr>
        <w:t>Oxford Handb. Evol. Fam. Psychol.</w:t>
      </w:r>
      <w:r w:rsidRPr="00C81AD9">
        <w:rPr>
          <w:rFonts w:ascii="Times New Roman" w:hAnsi="Times New Roman" w:cs="Times New Roman"/>
          <w:noProof/>
          <w:sz w:val="24"/>
          <w:szCs w:val="24"/>
        </w:rPr>
        <w:t>, pp. 297–309, 2012, doi: 10.1093/oxfordhb/9780195396690.013.0017.</w:t>
      </w:r>
    </w:p>
    <w:p w14:paraId="003CD280"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6]</w:t>
      </w:r>
      <w:r w:rsidRPr="00C81AD9">
        <w:rPr>
          <w:rFonts w:ascii="Times New Roman" w:hAnsi="Times New Roman" w:cs="Times New Roman"/>
          <w:noProof/>
          <w:sz w:val="24"/>
          <w:szCs w:val="24"/>
        </w:rPr>
        <w:tab/>
        <w:t xml:space="preserve">J. W. S. Bradshaw and E. S. Paul, “Could empathy for animals have been an adaptation in the evolution of Homo?,” </w:t>
      </w:r>
      <w:r w:rsidRPr="00C81AD9">
        <w:rPr>
          <w:rFonts w:ascii="Times New Roman" w:hAnsi="Times New Roman" w:cs="Times New Roman"/>
          <w:i/>
          <w:iCs/>
          <w:noProof/>
          <w:sz w:val="24"/>
          <w:szCs w:val="24"/>
        </w:rPr>
        <w:t>Anim. Welf.</w:t>
      </w:r>
      <w:r w:rsidRPr="00C81AD9">
        <w:rPr>
          <w:rFonts w:ascii="Times New Roman" w:hAnsi="Times New Roman" w:cs="Times New Roman"/>
          <w:noProof/>
          <w:sz w:val="24"/>
          <w:szCs w:val="24"/>
        </w:rPr>
        <w:t>, vol. 19, no. SUPPL. 1, pp. 107–112, 2010.</w:t>
      </w:r>
    </w:p>
    <w:p w14:paraId="38642B4E"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7]</w:t>
      </w:r>
      <w:r w:rsidRPr="00C81AD9">
        <w:rPr>
          <w:rFonts w:ascii="Times New Roman" w:hAnsi="Times New Roman" w:cs="Times New Roman"/>
          <w:noProof/>
          <w:sz w:val="24"/>
          <w:szCs w:val="24"/>
        </w:rPr>
        <w:tab/>
        <w:t xml:space="preserve">N. Epley, A. Waytz, S. Akalis, and J. T. Cacioppo, “When we need a human: Motivational determinants of anthropomorphism,” </w:t>
      </w:r>
      <w:r w:rsidRPr="00C81AD9">
        <w:rPr>
          <w:rFonts w:ascii="Times New Roman" w:hAnsi="Times New Roman" w:cs="Times New Roman"/>
          <w:i/>
          <w:iCs/>
          <w:noProof/>
          <w:sz w:val="24"/>
          <w:szCs w:val="24"/>
        </w:rPr>
        <w:t>Soc. Cogn.</w:t>
      </w:r>
      <w:r w:rsidRPr="00C81AD9">
        <w:rPr>
          <w:rFonts w:ascii="Times New Roman" w:hAnsi="Times New Roman" w:cs="Times New Roman"/>
          <w:noProof/>
          <w:sz w:val="24"/>
          <w:szCs w:val="24"/>
        </w:rPr>
        <w:t>, vol. 26, no. 2, pp. 143–155, 2008, doi: 10.1521/soco.2008.26.2.143.</w:t>
      </w:r>
    </w:p>
    <w:p w14:paraId="75DE1427"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8]</w:t>
      </w:r>
      <w:r w:rsidRPr="00C81AD9">
        <w:rPr>
          <w:rFonts w:ascii="Times New Roman" w:hAnsi="Times New Roman" w:cs="Times New Roman"/>
          <w:noProof/>
          <w:sz w:val="24"/>
          <w:szCs w:val="24"/>
        </w:rPr>
        <w:tab/>
        <w:t xml:space="preserve">B. E. Leslie, A. H. Meek, G. F. Kawash, and D. B. McKeown, “An epidemiological investigation of pet ownership in Ontario.,” </w:t>
      </w:r>
      <w:r w:rsidRPr="00C81AD9">
        <w:rPr>
          <w:rFonts w:ascii="Times New Roman" w:hAnsi="Times New Roman" w:cs="Times New Roman"/>
          <w:i/>
          <w:iCs/>
          <w:noProof/>
          <w:sz w:val="24"/>
          <w:szCs w:val="24"/>
        </w:rPr>
        <w:t>Can. Vet. J.</w:t>
      </w:r>
      <w:r w:rsidRPr="00C81AD9">
        <w:rPr>
          <w:rFonts w:ascii="Times New Roman" w:hAnsi="Times New Roman" w:cs="Times New Roman"/>
          <w:noProof/>
          <w:sz w:val="24"/>
          <w:szCs w:val="24"/>
        </w:rPr>
        <w:t>, vol. 35, no. 4, pp. 218–222, 1994.</w:t>
      </w:r>
    </w:p>
    <w:p w14:paraId="63B8152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szCs w:val="24"/>
        </w:rPr>
      </w:pPr>
      <w:r w:rsidRPr="00C81AD9">
        <w:rPr>
          <w:rFonts w:ascii="Times New Roman" w:hAnsi="Times New Roman" w:cs="Times New Roman"/>
          <w:noProof/>
          <w:sz w:val="24"/>
          <w:szCs w:val="24"/>
        </w:rPr>
        <w:t>[9]</w:t>
      </w:r>
      <w:r w:rsidRPr="00C81AD9">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C81AD9">
        <w:rPr>
          <w:rFonts w:ascii="Times New Roman" w:hAnsi="Times New Roman" w:cs="Times New Roman"/>
          <w:i/>
          <w:iCs/>
          <w:noProof/>
          <w:sz w:val="24"/>
          <w:szCs w:val="24"/>
        </w:rPr>
        <w:t>Br. Med. J.</w:t>
      </w:r>
      <w:r w:rsidRPr="00C81AD9">
        <w:rPr>
          <w:rFonts w:ascii="Times New Roman" w:hAnsi="Times New Roman" w:cs="Times New Roman"/>
          <w:noProof/>
          <w:sz w:val="24"/>
          <w:szCs w:val="24"/>
        </w:rPr>
        <w:t>, vol. 331, no. 7527, pp. 1252–1254, 2005, doi: 10.1136/bmj.331.7527.1252.</w:t>
      </w:r>
    </w:p>
    <w:p w14:paraId="281146AD" w14:textId="77777777" w:rsidR="00C81AD9" w:rsidRPr="00C81AD9" w:rsidRDefault="00C81AD9" w:rsidP="00C81AD9">
      <w:pPr>
        <w:widowControl w:val="0"/>
        <w:autoSpaceDE w:val="0"/>
        <w:autoSpaceDN w:val="0"/>
        <w:adjustRightInd w:val="0"/>
        <w:spacing w:line="240" w:lineRule="auto"/>
        <w:ind w:left="640" w:hanging="640"/>
        <w:rPr>
          <w:rFonts w:ascii="Times New Roman" w:hAnsi="Times New Roman" w:cs="Times New Roman"/>
          <w:noProof/>
          <w:sz w:val="24"/>
        </w:rPr>
      </w:pPr>
      <w:r w:rsidRPr="00C81AD9">
        <w:rPr>
          <w:rFonts w:ascii="Times New Roman" w:hAnsi="Times New Roman" w:cs="Times New Roman"/>
          <w:noProof/>
          <w:sz w:val="24"/>
          <w:szCs w:val="24"/>
        </w:rPr>
        <w:t>[10]</w:t>
      </w:r>
      <w:r w:rsidRPr="00C81AD9">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C81AD9">
        <w:rPr>
          <w:rFonts w:ascii="Times New Roman" w:hAnsi="Times New Roman" w:cs="Times New Roman"/>
          <w:i/>
          <w:iCs/>
          <w:noProof/>
          <w:sz w:val="24"/>
          <w:szCs w:val="24"/>
        </w:rPr>
        <w:t>Vet. Rec.</w:t>
      </w:r>
      <w:r w:rsidRPr="00C81AD9">
        <w:rPr>
          <w:rFonts w:ascii="Times New Roman" w:hAnsi="Times New Roman" w:cs="Times New Roman"/>
          <w:noProof/>
          <w:sz w:val="24"/>
          <w:szCs w:val="24"/>
        </w:rPr>
        <w:t>, vol. 186, no. 19, pp. 1–9, 2020, doi: 10.1136/vr.105828.</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11"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53C12" w14:textId="77777777" w:rsidR="00840D61" w:rsidRDefault="00CC408A">
      <w:pPr>
        <w:spacing w:after="0" w:line="240" w:lineRule="auto"/>
      </w:pPr>
      <w:r>
        <w:separator/>
      </w:r>
    </w:p>
  </w:endnote>
  <w:endnote w:type="continuationSeparator" w:id="0">
    <w:p w14:paraId="05CE98FB" w14:textId="77777777" w:rsidR="00840D61" w:rsidRDefault="00CC4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642B1" w14:textId="77777777" w:rsidR="00654770" w:rsidRDefault="00654770" w:rsidP="005164AF">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4566A4" w14:textId="77777777" w:rsidR="00840D61" w:rsidRDefault="00CC408A">
      <w:pPr>
        <w:spacing w:after="0" w:line="240" w:lineRule="auto"/>
      </w:pPr>
      <w:r>
        <w:separator/>
      </w:r>
    </w:p>
  </w:footnote>
  <w:footnote w:type="continuationSeparator" w:id="0">
    <w:p w14:paraId="7C461283" w14:textId="77777777" w:rsidR="00840D61" w:rsidRDefault="00CC4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834382" w14:textId="77777777" w:rsidR="00654770" w:rsidRDefault="00654770" w:rsidP="005164AF">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1"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2"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0"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8"/>
  </w:num>
  <w:num w:numId="2">
    <w:abstractNumId w:val="2"/>
  </w:num>
  <w:num w:numId="3">
    <w:abstractNumId w:val="4"/>
  </w:num>
  <w:num w:numId="4">
    <w:abstractNumId w:val="5"/>
  </w:num>
  <w:num w:numId="5">
    <w:abstractNumId w:val="12"/>
  </w:num>
  <w:num w:numId="6">
    <w:abstractNumId w:val="3"/>
  </w:num>
  <w:num w:numId="7">
    <w:abstractNumId w:val="10"/>
  </w:num>
  <w:num w:numId="8">
    <w:abstractNumId w:val="11"/>
  </w:num>
  <w:num w:numId="9">
    <w:abstractNumId w:val="9"/>
  </w:num>
  <w:num w:numId="10">
    <w:abstractNumId w:val="6"/>
  </w:num>
  <w:num w:numId="11">
    <w:abstractNumId w:val="7"/>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revisionView w:markup="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309"/>
    <w:rsid w:val="00023569"/>
    <w:rsid w:val="000236C9"/>
    <w:rsid w:val="00027058"/>
    <w:rsid w:val="00036393"/>
    <w:rsid w:val="0004024F"/>
    <w:rsid w:val="00046B38"/>
    <w:rsid w:val="00052F49"/>
    <w:rsid w:val="00053021"/>
    <w:rsid w:val="0005449B"/>
    <w:rsid w:val="000613BE"/>
    <w:rsid w:val="000B4D5A"/>
    <w:rsid w:val="000D46D8"/>
    <w:rsid w:val="000E2785"/>
    <w:rsid w:val="00100C05"/>
    <w:rsid w:val="00116FC8"/>
    <w:rsid w:val="00150408"/>
    <w:rsid w:val="00184939"/>
    <w:rsid w:val="00190D4E"/>
    <w:rsid w:val="001E2195"/>
    <w:rsid w:val="001E545B"/>
    <w:rsid w:val="001F308D"/>
    <w:rsid w:val="001F4FDF"/>
    <w:rsid w:val="00212D62"/>
    <w:rsid w:val="00214E18"/>
    <w:rsid w:val="002425C3"/>
    <w:rsid w:val="00243DB5"/>
    <w:rsid w:val="00271DA0"/>
    <w:rsid w:val="00292F00"/>
    <w:rsid w:val="002A616C"/>
    <w:rsid w:val="002C553B"/>
    <w:rsid w:val="003028B3"/>
    <w:rsid w:val="003028BD"/>
    <w:rsid w:val="0031069E"/>
    <w:rsid w:val="00310B63"/>
    <w:rsid w:val="0031603B"/>
    <w:rsid w:val="00346DEC"/>
    <w:rsid w:val="003505CE"/>
    <w:rsid w:val="003659A4"/>
    <w:rsid w:val="003749E1"/>
    <w:rsid w:val="00381C29"/>
    <w:rsid w:val="00396F64"/>
    <w:rsid w:val="003A78BF"/>
    <w:rsid w:val="003C5772"/>
    <w:rsid w:val="003C74F7"/>
    <w:rsid w:val="0040647D"/>
    <w:rsid w:val="004073F0"/>
    <w:rsid w:val="00414A4B"/>
    <w:rsid w:val="00452FD3"/>
    <w:rsid w:val="00467C1E"/>
    <w:rsid w:val="004E4A51"/>
    <w:rsid w:val="004F1ADD"/>
    <w:rsid w:val="0050111B"/>
    <w:rsid w:val="00506E24"/>
    <w:rsid w:val="00512E1E"/>
    <w:rsid w:val="00514309"/>
    <w:rsid w:val="00517D84"/>
    <w:rsid w:val="00520F72"/>
    <w:rsid w:val="00550C07"/>
    <w:rsid w:val="0057705B"/>
    <w:rsid w:val="005F50D2"/>
    <w:rsid w:val="006104D1"/>
    <w:rsid w:val="006168E3"/>
    <w:rsid w:val="006244AC"/>
    <w:rsid w:val="0063688F"/>
    <w:rsid w:val="00641972"/>
    <w:rsid w:val="00654770"/>
    <w:rsid w:val="006617DD"/>
    <w:rsid w:val="00666AAC"/>
    <w:rsid w:val="00671BC3"/>
    <w:rsid w:val="006B2E87"/>
    <w:rsid w:val="006C2E16"/>
    <w:rsid w:val="006C4BDD"/>
    <w:rsid w:val="006D2FBA"/>
    <w:rsid w:val="006F5CF5"/>
    <w:rsid w:val="007013F5"/>
    <w:rsid w:val="007052AD"/>
    <w:rsid w:val="007229EB"/>
    <w:rsid w:val="00722A06"/>
    <w:rsid w:val="00722F51"/>
    <w:rsid w:val="007329AF"/>
    <w:rsid w:val="00741B0D"/>
    <w:rsid w:val="00755B50"/>
    <w:rsid w:val="00762FEA"/>
    <w:rsid w:val="00765918"/>
    <w:rsid w:val="00771046"/>
    <w:rsid w:val="0077553F"/>
    <w:rsid w:val="007874BF"/>
    <w:rsid w:val="007C767A"/>
    <w:rsid w:val="008019AF"/>
    <w:rsid w:val="0081234E"/>
    <w:rsid w:val="008126D7"/>
    <w:rsid w:val="00815177"/>
    <w:rsid w:val="00840D61"/>
    <w:rsid w:val="00842817"/>
    <w:rsid w:val="008671DC"/>
    <w:rsid w:val="00875ACB"/>
    <w:rsid w:val="00880795"/>
    <w:rsid w:val="00891F09"/>
    <w:rsid w:val="00894972"/>
    <w:rsid w:val="008C31DE"/>
    <w:rsid w:val="008C3CB5"/>
    <w:rsid w:val="008F3629"/>
    <w:rsid w:val="00927C1B"/>
    <w:rsid w:val="0093037F"/>
    <w:rsid w:val="00930C4F"/>
    <w:rsid w:val="009632EC"/>
    <w:rsid w:val="00974D4E"/>
    <w:rsid w:val="00976266"/>
    <w:rsid w:val="009876B3"/>
    <w:rsid w:val="00993FB9"/>
    <w:rsid w:val="009A5B99"/>
    <w:rsid w:val="009D09F5"/>
    <w:rsid w:val="00A433FD"/>
    <w:rsid w:val="00A47408"/>
    <w:rsid w:val="00A55970"/>
    <w:rsid w:val="00A87B6F"/>
    <w:rsid w:val="00A925E5"/>
    <w:rsid w:val="00AA3BB6"/>
    <w:rsid w:val="00AF223F"/>
    <w:rsid w:val="00B11F02"/>
    <w:rsid w:val="00B310CF"/>
    <w:rsid w:val="00B571E3"/>
    <w:rsid w:val="00B768C7"/>
    <w:rsid w:val="00BA50E5"/>
    <w:rsid w:val="00BB7751"/>
    <w:rsid w:val="00C1077A"/>
    <w:rsid w:val="00C233F7"/>
    <w:rsid w:val="00C51E1F"/>
    <w:rsid w:val="00C60C81"/>
    <w:rsid w:val="00C75A89"/>
    <w:rsid w:val="00C77931"/>
    <w:rsid w:val="00C81AD9"/>
    <w:rsid w:val="00CA1CAB"/>
    <w:rsid w:val="00CA2BC5"/>
    <w:rsid w:val="00CA38F9"/>
    <w:rsid w:val="00CA7C8C"/>
    <w:rsid w:val="00CB37AB"/>
    <w:rsid w:val="00CC0A36"/>
    <w:rsid w:val="00CC408A"/>
    <w:rsid w:val="00CD4FDF"/>
    <w:rsid w:val="00D17D4B"/>
    <w:rsid w:val="00D36EB9"/>
    <w:rsid w:val="00D46CB8"/>
    <w:rsid w:val="00D71E37"/>
    <w:rsid w:val="00D92678"/>
    <w:rsid w:val="00DC6430"/>
    <w:rsid w:val="00DD2097"/>
    <w:rsid w:val="00DD3C97"/>
    <w:rsid w:val="00E10E85"/>
    <w:rsid w:val="00E332BE"/>
    <w:rsid w:val="00E40BA3"/>
    <w:rsid w:val="00E60901"/>
    <w:rsid w:val="00E674C8"/>
    <w:rsid w:val="00EE6469"/>
    <w:rsid w:val="00EF0DA6"/>
    <w:rsid w:val="00F77766"/>
    <w:rsid w:val="00F86EAF"/>
    <w:rsid w:val="00FA1475"/>
    <w:rsid w:val="00FA39B5"/>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55C0AC7"/>
  <w15:docId w15:val="{26011286-BF66-4D74-B76A-530BD386E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7408"/>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1</TotalTime>
  <Pages>17</Pages>
  <Words>4901</Words>
  <Characters>2793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23</cp:revision>
  <dcterms:created xsi:type="dcterms:W3CDTF">2021-07-12T02:14:00Z</dcterms:created>
  <dcterms:modified xsi:type="dcterms:W3CDTF">2021-07-1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